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E97F53">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E97F53">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E97F53">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E97F53">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E97F53">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E97F53">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E97F53">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E97F53">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E97F53">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EE0DB9"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w:t>
      </w:r>
      <w:r>
        <w:t xml:space="preserve"> (IEC 61131)</w:t>
      </w:r>
    </w:p>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5F7D8452" w:rsidR="003B4F1F" w:rsidRDefault="00240A31" w:rsidP="00240A31">
      <w:pPr>
        <w:pStyle w:val="Beschriftung"/>
      </w:pPr>
      <w:bookmarkStart w:id="2" w:name="_Ref106807813"/>
      <w:bookmarkStart w:id="3" w:name="_Toc106903007"/>
      <w:r>
        <w:t xml:space="preserve">Abb. </w:t>
      </w:r>
      <w:r w:rsidR="00E97F53">
        <w:fldChar w:fldCharType="begin"/>
      </w:r>
      <w:r w:rsidR="00E97F53">
        <w:instrText xml:space="preserve"> SEQ Abb. \* ARABIC </w:instrText>
      </w:r>
      <w:r w:rsidR="00E97F53">
        <w:fldChar w:fldCharType="separate"/>
      </w:r>
      <w:r w:rsidR="000B7B24">
        <w:rPr>
          <w:noProof/>
        </w:rPr>
        <w:t>1</w:t>
      </w:r>
      <w:r w:rsidR="00E97F53">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5CE1B160" w:rsidR="00A62941" w:rsidRDefault="003554AB" w:rsidP="003554AB">
      <w:pPr>
        <w:pStyle w:val="Beschriftung"/>
      </w:pPr>
      <w:bookmarkStart w:id="7" w:name="_Ref106634711"/>
      <w:bookmarkStart w:id="8" w:name="_Toc106903008"/>
      <w:r>
        <w:t xml:space="preserve">Abb. </w:t>
      </w:r>
      <w:r w:rsidR="00E97F53">
        <w:fldChar w:fldCharType="begin"/>
      </w:r>
      <w:r w:rsidR="00E97F53">
        <w:instrText xml:space="preserve"> SEQ Abb. \* ARABIC </w:instrText>
      </w:r>
      <w:r w:rsidR="00E97F53">
        <w:fldChar w:fldCharType="separate"/>
      </w:r>
      <w:r w:rsidR="000B7B24">
        <w:rPr>
          <w:noProof/>
        </w:rPr>
        <w:t>2</w:t>
      </w:r>
      <w:r w:rsidR="00E97F53">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1E284D81" w:rsidR="00A456F4" w:rsidRDefault="00635554" w:rsidP="00E159AA">
      <w:pPr>
        <w:pStyle w:val="Beschriftung"/>
      </w:pPr>
      <w:bookmarkStart w:id="9" w:name="_Ref102741510"/>
      <w:bookmarkStart w:id="10" w:name="_Toc106903009"/>
      <w:r>
        <w:t xml:space="preserve">Abb. </w:t>
      </w:r>
      <w:r w:rsidR="00E97F53">
        <w:fldChar w:fldCharType="begin"/>
      </w:r>
      <w:r w:rsidR="00E97F53">
        <w:instrText xml:space="preserve"> SEQ Abb. \* ARABIC </w:instrText>
      </w:r>
      <w:r w:rsidR="00E97F53">
        <w:fldChar w:fldCharType="separate"/>
      </w:r>
      <w:r w:rsidR="000B7B24">
        <w:rPr>
          <w:noProof/>
        </w:rPr>
        <w:t>3</w:t>
      </w:r>
      <w:r w:rsidR="00E97F53">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091AA54A" w:rsidR="007B33F3" w:rsidRDefault="00E606E6" w:rsidP="00E606E6">
      <w:pPr>
        <w:pStyle w:val="Beschriftung"/>
      </w:pPr>
      <w:bookmarkStart w:id="12" w:name="_Ref103959642"/>
      <w:bookmarkStart w:id="13" w:name="_Toc106903010"/>
      <w:bookmarkStart w:id="14" w:name="_Ref103959635"/>
      <w:r>
        <w:t xml:space="preserve">Abb. </w:t>
      </w:r>
      <w:r w:rsidR="00E97F53">
        <w:fldChar w:fldCharType="begin"/>
      </w:r>
      <w:r w:rsidR="00E97F53">
        <w:instrText xml:space="preserve"> SEQ Abb. \* ARABIC </w:instrText>
      </w:r>
      <w:r w:rsidR="00E97F53">
        <w:fldChar w:fldCharType="separate"/>
      </w:r>
      <w:r w:rsidR="000B7B24">
        <w:rPr>
          <w:noProof/>
        </w:rPr>
        <w:t>4</w:t>
      </w:r>
      <w:r w:rsidR="00E97F53">
        <w:rPr>
          <w:noProof/>
        </w:rPr>
        <w:fldChar w:fldCharType="end"/>
      </w:r>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76EF563D" w:rsidR="00035802" w:rsidRDefault="00FC7DB2" w:rsidP="00FC7DB2">
      <w:pPr>
        <w:pStyle w:val="Beschriftung"/>
      </w:pPr>
      <w:bookmarkStart w:id="15" w:name="_Ref103960025"/>
      <w:bookmarkStart w:id="16" w:name="_Toc106903011"/>
      <w:r>
        <w:t xml:space="preserve">Abb. </w:t>
      </w:r>
      <w:r w:rsidR="00E97F53">
        <w:fldChar w:fldCharType="begin"/>
      </w:r>
      <w:r w:rsidR="00E97F53">
        <w:instrText xml:space="preserve"> SEQ Abb. \* ARABIC </w:instrText>
      </w:r>
      <w:r w:rsidR="00E97F53">
        <w:fldChar w:fldCharType="separate"/>
      </w:r>
      <w:r w:rsidR="000B7B24">
        <w:rPr>
          <w:noProof/>
        </w:rPr>
        <w:t>5</w:t>
      </w:r>
      <w:r w:rsidR="00E97F53">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21F9CB3A" w:rsidR="00FC6BF8" w:rsidRPr="007B33F3" w:rsidRDefault="0012283B" w:rsidP="00F113A9">
      <w:pPr>
        <w:pStyle w:val="Beschriftung"/>
      </w:pPr>
      <w:bookmarkStart w:id="17" w:name="_Ref104386407"/>
      <w:bookmarkStart w:id="18" w:name="_Toc106903012"/>
      <w:r>
        <w:t xml:space="preserve">Abb. </w:t>
      </w:r>
      <w:r w:rsidR="00E97F53">
        <w:fldChar w:fldCharType="begin"/>
      </w:r>
      <w:r w:rsidR="00E97F53">
        <w:instrText xml:space="preserve"> SEQ Abb. \* ARABIC </w:instrText>
      </w:r>
      <w:r w:rsidR="00E97F53">
        <w:fldChar w:fldCharType="separate"/>
      </w:r>
      <w:r w:rsidR="000B7B24">
        <w:rPr>
          <w:noProof/>
        </w:rPr>
        <w:t>6</w:t>
      </w:r>
      <w:r w:rsidR="00E97F53">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4CEF5E76" w:rsidR="00876992" w:rsidRDefault="008C6861" w:rsidP="008C6861">
      <w:pPr>
        <w:pStyle w:val="Beschriftung"/>
      </w:pPr>
      <w:bookmarkStart w:id="19" w:name="_Ref106366404"/>
      <w:bookmarkStart w:id="20" w:name="_Toc106903013"/>
      <w:bookmarkStart w:id="21" w:name="_Ref106366396"/>
      <w:r>
        <w:t xml:space="preserve">Abb. </w:t>
      </w:r>
      <w:r w:rsidR="00E97F53">
        <w:fldChar w:fldCharType="begin"/>
      </w:r>
      <w:r w:rsidR="00E97F53">
        <w:instrText xml:space="preserve"> SEQ Abb. \* ARABIC </w:instrText>
      </w:r>
      <w:r w:rsidR="00E97F53">
        <w:fldChar w:fldCharType="separate"/>
      </w:r>
      <w:r w:rsidR="000B7B24">
        <w:rPr>
          <w:noProof/>
        </w:rPr>
        <w:t>7</w:t>
      </w:r>
      <w:r w:rsidR="00E97F53">
        <w:rPr>
          <w:noProof/>
        </w:rPr>
        <w:fldChar w:fldCharType="end"/>
      </w:r>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056DDA10" w:rsidR="00F113A9" w:rsidRDefault="00FC7A1E" w:rsidP="00BC58B1">
      <w:pPr>
        <w:pStyle w:val="Beschriftung"/>
      </w:pPr>
      <w:bookmarkStart w:id="22" w:name="_Ref104386942"/>
      <w:bookmarkStart w:id="23" w:name="_Toc106903014"/>
      <w:r>
        <w:t xml:space="preserve">Abb. </w:t>
      </w:r>
      <w:r w:rsidR="00E97F53">
        <w:fldChar w:fldCharType="begin"/>
      </w:r>
      <w:r w:rsidR="00E97F53">
        <w:instrText xml:space="preserve"> SEQ Abb. \* ARABIC </w:instrText>
      </w:r>
      <w:r w:rsidR="00E97F53">
        <w:fldChar w:fldCharType="separate"/>
      </w:r>
      <w:r w:rsidR="000B7B24">
        <w:rPr>
          <w:noProof/>
        </w:rPr>
        <w:t>8</w:t>
      </w:r>
      <w:r w:rsidR="00E97F53">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r w:rsidR="00E97F53">
        <w:fldChar w:fldCharType="begin"/>
      </w:r>
      <w:r w:rsidR="00E97F53">
        <w:instrText xml:space="preserve"> SEQ TABELLE \* ROMAN </w:instrText>
      </w:r>
      <w:r w:rsidR="00E97F53">
        <w:fldChar w:fldCharType="separate"/>
      </w:r>
      <w:r w:rsidR="009C0E8D">
        <w:rPr>
          <w:noProof/>
        </w:rPr>
        <w:t>I</w:t>
      </w:r>
      <w:r w:rsidR="00E97F53">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2563818F" w:rsidR="00A245F9" w:rsidRDefault="00A245F9" w:rsidP="00A245F9">
      <w:pPr>
        <w:pStyle w:val="Beschriftung"/>
      </w:pPr>
      <w:bookmarkStart w:id="26" w:name="_Ref102742152"/>
      <w:bookmarkStart w:id="27" w:name="_Toc106903015"/>
      <w:r>
        <w:t xml:space="preserve">Abb. </w:t>
      </w:r>
      <w:r w:rsidR="00E97F53">
        <w:fldChar w:fldCharType="begin"/>
      </w:r>
      <w:r w:rsidR="00E97F53">
        <w:instrText xml:space="preserve"> SEQ Abb. \* ARABIC </w:instrText>
      </w:r>
      <w:r w:rsidR="00E97F53">
        <w:fldChar w:fldCharType="separate"/>
      </w:r>
      <w:r w:rsidR="000B7B24">
        <w:rPr>
          <w:noProof/>
        </w:rPr>
        <w:t>9</w:t>
      </w:r>
      <w:r w:rsidR="00E97F53">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1BC4DE7F" w:rsidR="003E3175" w:rsidRDefault="003E3175" w:rsidP="003E3175">
      <w:pPr>
        <w:pStyle w:val="Beschriftung"/>
      </w:pPr>
      <w:bookmarkStart w:id="28" w:name="_Ref106893183"/>
      <w:bookmarkStart w:id="29" w:name="_Toc106903016"/>
      <w:r>
        <w:t xml:space="preserve">Abb. </w:t>
      </w:r>
      <w:fldSimple w:instr=" SEQ Abb. \* ARABIC ">
        <w:r w:rsidR="000B7B24">
          <w:rPr>
            <w:noProof/>
          </w:rPr>
          <w:t>10</w:t>
        </w:r>
      </w:fldSimple>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79BE7E06" w:rsidR="00976247" w:rsidRDefault="004820F7" w:rsidP="004820F7">
      <w:pPr>
        <w:pStyle w:val="Beschriftung"/>
      </w:pPr>
      <w:bookmarkStart w:id="30" w:name="_Ref106900879"/>
      <w:bookmarkStart w:id="31" w:name="_Toc106903017"/>
      <w:r>
        <w:t xml:space="preserve">Abb. </w:t>
      </w:r>
      <w:fldSimple w:instr=" SEQ Abb. \* ARABIC ">
        <w:r w:rsidR="000B7B24">
          <w:rPr>
            <w:noProof/>
          </w:rPr>
          <w:t>11</w:t>
        </w:r>
      </w:fldSimple>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4FDFFE95" w:rsidR="000910E6" w:rsidRDefault="0047028A" w:rsidP="0047028A">
      <w:pPr>
        <w:pStyle w:val="Beschriftung"/>
      </w:pPr>
      <w:bookmarkStart w:id="32" w:name="_Ref106980734"/>
      <w:r>
        <w:t xml:space="preserve">Abb. </w:t>
      </w:r>
      <w:r w:rsidR="00E97F53">
        <w:fldChar w:fldCharType="begin"/>
      </w:r>
      <w:r w:rsidR="00E97F53">
        <w:instrText xml:space="preserve"> SEQ Abb. \* ARABIC </w:instrText>
      </w:r>
      <w:r w:rsidR="00E97F53">
        <w:fldChar w:fldCharType="separate"/>
      </w:r>
      <w:r w:rsidR="000B7B24">
        <w:rPr>
          <w:noProof/>
        </w:rPr>
        <w:t>12</w:t>
      </w:r>
      <w:r w:rsidR="00E97F53">
        <w:rPr>
          <w:noProof/>
        </w:rPr>
        <w:fldChar w:fldCharType="end"/>
      </w:r>
      <w:bookmarkEnd w:id="32"/>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3" w:name="_Ref106983857"/>
      <w:r>
        <w:t xml:space="preserve">TABELLE </w:t>
      </w:r>
      <w:r w:rsidR="00E97F53">
        <w:fldChar w:fldCharType="begin"/>
      </w:r>
      <w:r w:rsidR="00E97F53">
        <w:instrText xml:space="preserve"> SEQ TABELLE \* ROMAN </w:instrText>
      </w:r>
      <w:r w:rsidR="00E97F53">
        <w:fldChar w:fldCharType="separate"/>
      </w:r>
      <w:r>
        <w:rPr>
          <w:noProof/>
        </w:rPr>
        <w:t>II</w:t>
      </w:r>
      <w:r w:rsidR="00E97F53">
        <w:rPr>
          <w:noProof/>
        </w:rPr>
        <w:fldChar w:fldCharType="end"/>
      </w:r>
      <w:bookmarkEnd w:id="33"/>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301DC2BA" w:rsidR="003F6571" w:rsidRDefault="00B314E2" w:rsidP="00B314E2">
      <w:pPr>
        <w:pStyle w:val="Beschriftung"/>
      </w:pPr>
      <w:r>
        <w:t xml:space="preserve">Abb. </w:t>
      </w:r>
      <w:r w:rsidR="00E97F53">
        <w:fldChar w:fldCharType="begin"/>
      </w:r>
      <w:r w:rsidR="00E97F53">
        <w:instrText xml:space="preserve"> SEQ Abb. \* ARABIC </w:instrText>
      </w:r>
      <w:r w:rsidR="00E97F53">
        <w:fldChar w:fldCharType="separate"/>
      </w:r>
      <w:r w:rsidR="000B7B24">
        <w:rPr>
          <w:noProof/>
        </w:rPr>
        <w:t>13</w:t>
      </w:r>
      <w:r w:rsidR="00E97F53">
        <w:rPr>
          <w:noProof/>
        </w:rPr>
        <w:fldChar w:fldCharType="end"/>
      </w:r>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r>
        <w:t>IEC 60870-5-104</w:t>
      </w:r>
    </w:p>
    <w:p w14:paraId="66AC5355" w14:textId="6DDD1AC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0B7B24">
        <w:t xml:space="preserve">Abb. </w:t>
      </w:r>
      <w:r w:rsidR="000B7B24">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42534784" w:rsidR="00502EC7" w:rsidRPr="0006505B" w:rsidRDefault="000B7B24" w:rsidP="000B7B24">
      <w:pPr>
        <w:pStyle w:val="Beschriftung"/>
      </w:pPr>
      <w:bookmarkStart w:id="34" w:name="_Ref107335703"/>
      <w:bookmarkStart w:id="35" w:name="_Ref107335699"/>
      <w:r>
        <w:t xml:space="preserve">Abb. </w:t>
      </w:r>
      <w:r w:rsidR="00E97F53">
        <w:fldChar w:fldCharType="begin"/>
      </w:r>
      <w:r w:rsidR="00E97F53">
        <w:instrText xml:space="preserve"> SEQ Abb. \* ARABIC </w:instrText>
      </w:r>
      <w:r w:rsidR="00E97F53">
        <w:fldChar w:fldCharType="separate"/>
      </w:r>
      <w:r>
        <w:rPr>
          <w:noProof/>
        </w:rPr>
        <w:t>14</w:t>
      </w:r>
      <w:r w:rsidR="00E97F53">
        <w:rPr>
          <w:noProof/>
        </w:rPr>
        <w:fldChar w:fldCharType="end"/>
      </w:r>
      <w:bookmarkEnd w:id="34"/>
      <w:r>
        <w:t xml:space="preserve"> IEC 60780-5-104 Layer</w:t>
      </w:r>
      <w:bookmarkEnd w:id="35"/>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r>
        <w:t>Speicherprogrammierbare Steuerungen</w:t>
      </w:r>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w:t>
      </w:r>
      <w:r w:rsidR="00DC531B">
        <w:t xml:space="preserve">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w:t>
      </w:r>
      <w:r w:rsidR="00DC531B">
        <w: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 xml:space="preserve">Es gibt </w:t>
      </w:r>
      <w:r w:rsidR="00A041D9">
        <w:t>unzählige verschiedene</w:t>
      </w:r>
      <w:r w:rsidR="00FD670B">
        <w:t xml:space="preserve"> Ein- und Ausgabegeräte</w:t>
      </w:r>
      <w:r w:rsidR="00A041D9">
        <w:t xml:space="preserve">, von sehr simplen, welche </w:t>
      </w:r>
      <w:r w:rsidR="00A041D9">
        <w:t>digitale oder an</w:t>
      </w:r>
      <w:r w:rsidR="00DA2DCF">
        <w:t>a</w:t>
      </w:r>
      <w:r w:rsidR="00A041D9">
        <w:t xml:space="preserve">loge Signale </w:t>
      </w:r>
      <w:r w:rsidR="00A041D9">
        <w:t>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77777777"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 Elemente</w:t>
      </w:r>
      <w:r w:rsidR="00087401">
        <w:t xml:space="preserve"> in der Programmierung. </w:t>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n Daten, die eine SPS empfängt, speichert oder ausgibt, müssen einem Data Type entsprechen. Definierte Daten, die also einen</w:t>
      </w:r>
      <w:r w:rsidR="00E700F4">
        <w:t xml:space="preserve"> potentiell änderbaren</w:t>
      </w:r>
      <w:r w:rsidR="00364DC4">
        <w:t xml:space="preserve"> Wert oder Inhalt haben, werden Variables genannt und enthalten einen Data Type, einen Namen und einen Wert. Es gibt verschieden Unterarten </w:t>
      </w:r>
      <w:proofErr w:type="gramStart"/>
      <w:r w:rsidR="00364DC4">
        <w:t>von Variable</w:t>
      </w:r>
      <w:proofErr w:type="gramEnd"/>
      <w:r w:rsidR="00E700F4">
        <w:t>, aber alle müssen vor dem Start eines Programmes deklariert sein.</w:t>
      </w:r>
      <w:r w:rsidR="00087401">
        <w:t xml:space="preserve"> </w:t>
      </w:r>
    </w:p>
    <w:p w14:paraId="7CFCAFD4" w14:textId="77777777" w:rsidR="00F74A19" w:rsidRDefault="00087401" w:rsidP="00ED5BC4">
      <w:proofErr w:type="spellStart"/>
      <w:r>
        <w:t>Program</w:t>
      </w:r>
      <w:proofErr w:type="spellEnd"/>
      <w:r>
        <w:t xml:space="preserve"> </w:t>
      </w:r>
      <w:proofErr w:type="spellStart"/>
      <w:r>
        <w:t>Organization</w:t>
      </w:r>
      <w:proofErr w:type="spellEnd"/>
      <w:r>
        <w:t xml:space="preserve"> Units, kurz POU, sind d</w:t>
      </w:r>
      <w:r w:rsidR="00EA193A">
        <w:t>ie</w:t>
      </w:r>
      <w:r>
        <w:t xml:space="preserve"> eigentlich Programm</w:t>
      </w:r>
      <w:r w:rsidR="00EA193A">
        <w:t xml:space="preserve">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77777777"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internen Variable, als auch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proofErr w:type="spellEnd"/>
      <w:r w:rsidR="000C796B">
        <w:t xml:space="preserve"> Block,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2A5B53B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aber nur </w:t>
      </w:r>
      <w:proofErr w:type="spellStart"/>
      <w:r w:rsidR="00170780">
        <w:t>Functionblocks</w:t>
      </w:r>
      <w:proofErr w:type="spellEnd"/>
      <w:r w:rsidR="00170780">
        <w:t xml:space="preserve"> aufrufen</w:t>
      </w:r>
      <w:r w:rsidR="00F74A19">
        <w:t>, aber</w:t>
      </w:r>
      <w:r w:rsidR="00170780">
        <w:t xml:space="preserve"> </w:t>
      </w:r>
      <w:r w:rsidR="00F74A19">
        <w:t>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werden,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77777777" w:rsidR="00595B50" w:rsidRDefault="00595B50" w:rsidP="00ED5BC4"/>
    <w:p w14:paraId="3BB61D66" w14:textId="0C0E41E0" w:rsidR="00B6124B" w:rsidRDefault="00B6124B" w:rsidP="00ED5BC4">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36" w:name="_Toc94454058"/>
      <w:bookmarkStart w:id="37" w:name="_Toc106811505"/>
      <w:r w:rsidRPr="001A2B3D">
        <w:t>Verzeichnisse</w:t>
      </w:r>
      <w:bookmarkEnd w:id="36"/>
      <w:bookmarkEnd w:id="37"/>
    </w:p>
    <w:p w14:paraId="0C9E2DEE" w14:textId="482B65A1" w:rsidR="00E8587D" w:rsidRPr="001A2B3D" w:rsidRDefault="00DF26D4" w:rsidP="00FE3573">
      <w:pPr>
        <w:pStyle w:val="berschrift2"/>
      </w:pPr>
      <w:bookmarkStart w:id="38" w:name="_Toc94454059"/>
      <w:bookmarkStart w:id="39" w:name="_Toc106811506"/>
      <w:r w:rsidRPr="001A2B3D">
        <w:t>Quellenverzeichnis</w:t>
      </w:r>
      <w:bookmarkEnd w:id="38"/>
      <w:bookmarkEnd w:id="39"/>
    </w:p>
    <w:p w14:paraId="3E097358" w14:textId="77777777" w:rsidR="00062308" w:rsidRPr="00062308" w:rsidRDefault="00E8587D" w:rsidP="00062308">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062308" w:rsidRPr="00062308">
        <w:rPr>
          <w:rFonts w:cs="Arial"/>
        </w:rPr>
        <w:t>[1]</w:t>
      </w:r>
      <w:r w:rsidR="00062308" w:rsidRPr="00062308">
        <w:rPr>
          <w:rFonts w:cs="Arial"/>
        </w:rPr>
        <w:tab/>
        <w:t xml:space="preserve">L. L. Peterson und B. S. Davie, </w:t>
      </w:r>
      <w:r w:rsidR="00062308" w:rsidRPr="00062308">
        <w:rPr>
          <w:rFonts w:cs="Arial"/>
          <w:i/>
          <w:iCs/>
        </w:rPr>
        <w:t xml:space="preserve">Computer Networks; a </w:t>
      </w:r>
      <w:proofErr w:type="spellStart"/>
      <w:r w:rsidR="00062308" w:rsidRPr="00062308">
        <w:rPr>
          <w:rFonts w:cs="Arial"/>
          <w:i/>
          <w:iCs/>
        </w:rPr>
        <w:t>systems</w:t>
      </w:r>
      <w:proofErr w:type="spellEnd"/>
      <w:r w:rsidR="00062308" w:rsidRPr="00062308">
        <w:rPr>
          <w:rFonts w:cs="Arial"/>
          <w:i/>
          <w:iCs/>
        </w:rPr>
        <w:t xml:space="preserve"> </w:t>
      </w:r>
      <w:proofErr w:type="spellStart"/>
      <w:r w:rsidR="00062308" w:rsidRPr="00062308">
        <w:rPr>
          <w:rFonts w:cs="Arial"/>
          <w:i/>
          <w:iCs/>
        </w:rPr>
        <w:t>approach</w:t>
      </w:r>
      <w:proofErr w:type="spellEnd"/>
      <w:r w:rsidR="00062308" w:rsidRPr="00062308">
        <w:rPr>
          <w:rFonts w:cs="Arial"/>
        </w:rPr>
        <w:t>. Cambridge, United States: Elsevier Inc., 2022.</w:t>
      </w:r>
    </w:p>
    <w:p w14:paraId="0B9ADA41" w14:textId="77777777" w:rsidR="00062308" w:rsidRPr="00062308" w:rsidRDefault="00062308" w:rsidP="00062308">
      <w:pPr>
        <w:pStyle w:val="Literaturverzeichnis"/>
        <w:rPr>
          <w:rFonts w:cs="Arial"/>
        </w:rPr>
      </w:pPr>
      <w:r w:rsidRPr="00062308">
        <w:rPr>
          <w:rFonts w:cs="Arial"/>
        </w:rPr>
        <w:t>[2]</w:t>
      </w:r>
      <w:r w:rsidRPr="00062308">
        <w:rPr>
          <w:rFonts w:cs="Arial"/>
        </w:rPr>
        <w:tab/>
        <w:t xml:space="preserve">J. </w:t>
      </w:r>
      <w:proofErr w:type="spellStart"/>
      <w:r w:rsidRPr="00062308">
        <w:rPr>
          <w:rFonts w:cs="Arial"/>
        </w:rPr>
        <w:t>Axelson</w:t>
      </w:r>
      <w:proofErr w:type="spellEnd"/>
      <w:r w:rsidRPr="00062308">
        <w:rPr>
          <w:rFonts w:cs="Arial"/>
        </w:rPr>
        <w:t xml:space="preserve">, </w:t>
      </w:r>
      <w:r w:rsidRPr="00062308">
        <w:rPr>
          <w:rFonts w:cs="Arial"/>
          <w:i/>
          <w:iCs/>
        </w:rPr>
        <w:t xml:space="preserve">Serial Port </w:t>
      </w:r>
      <w:proofErr w:type="spellStart"/>
      <w:r w:rsidRPr="00062308">
        <w:rPr>
          <w:rFonts w:cs="Arial"/>
          <w:i/>
          <w:iCs/>
        </w:rPr>
        <w:t>Complete</w:t>
      </w:r>
      <w:proofErr w:type="spellEnd"/>
      <w:r w:rsidRPr="00062308">
        <w:rPr>
          <w:rFonts w:cs="Arial"/>
          <w:i/>
          <w:iCs/>
        </w:rPr>
        <w:t xml:space="preserve">: </w:t>
      </w:r>
      <w:proofErr w:type="spellStart"/>
      <w:r w:rsidRPr="00062308">
        <w:rPr>
          <w:rFonts w:cs="Arial"/>
          <w:i/>
          <w:iCs/>
        </w:rPr>
        <w:t>Programming</w:t>
      </w:r>
      <w:proofErr w:type="spellEnd"/>
      <w:r w:rsidRPr="00062308">
        <w:rPr>
          <w:rFonts w:cs="Arial"/>
          <w:i/>
          <w:iCs/>
        </w:rPr>
        <w:t xml:space="preserve"> and </w:t>
      </w:r>
      <w:proofErr w:type="spellStart"/>
      <w:r w:rsidRPr="00062308">
        <w:rPr>
          <w:rFonts w:cs="Arial"/>
          <w:i/>
          <w:iCs/>
        </w:rPr>
        <w:t>Circuits</w:t>
      </w:r>
      <w:proofErr w:type="spellEnd"/>
      <w:r w:rsidRPr="00062308">
        <w:rPr>
          <w:rFonts w:cs="Arial"/>
          <w:i/>
          <w:iCs/>
        </w:rPr>
        <w:t xml:space="preserve"> </w:t>
      </w:r>
      <w:proofErr w:type="spellStart"/>
      <w:r w:rsidRPr="00062308">
        <w:rPr>
          <w:rFonts w:cs="Arial"/>
          <w:i/>
          <w:iCs/>
        </w:rPr>
        <w:t>for</w:t>
      </w:r>
      <w:proofErr w:type="spellEnd"/>
      <w:r w:rsidRPr="00062308">
        <w:rPr>
          <w:rFonts w:cs="Arial"/>
          <w:i/>
          <w:iCs/>
        </w:rPr>
        <w:t xml:space="preserve"> RS-232 and RS-485 Links and Networks.</w:t>
      </w:r>
      <w:r w:rsidRPr="00062308">
        <w:rPr>
          <w:rFonts w:cs="Arial"/>
        </w:rPr>
        <w:t xml:space="preserve"> Madison: </w:t>
      </w:r>
      <w:proofErr w:type="spellStart"/>
      <w:r w:rsidRPr="00062308">
        <w:rPr>
          <w:rFonts w:cs="Arial"/>
        </w:rPr>
        <w:t>Lakeview</w:t>
      </w:r>
      <w:proofErr w:type="spellEnd"/>
      <w:r w:rsidRPr="00062308">
        <w:rPr>
          <w:rFonts w:cs="Arial"/>
        </w:rPr>
        <w:t xml:space="preserve"> Research, 2002.</w:t>
      </w:r>
    </w:p>
    <w:p w14:paraId="4EB39693" w14:textId="77777777" w:rsidR="00062308" w:rsidRPr="00062308" w:rsidRDefault="00062308" w:rsidP="00062308">
      <w:pPr>
        <w:pStyle w:val="Literaturverzeichnis"/>
        <w:rPr>
          <w:rFonts w:cs="Arial"/>
        </w:rPr>
      </w:pPr>
      <w:r w:rsidRPr="00062308">
        <w:rPr>
          <w:rFonts w:cs="Arial"/>
        </w:rPr>
        <w:t>[3]</w:t>
      </w:r>
      <w:r w:rsidRPr="00062308">
        <w:rPr>
          <w:rFonts w:cs="Arial"/>
        </w:rPr>
        <w:tab/>
        <w:t xml:space="preserve">Adam </w:t>
      </w:r>
      <w:proofErr w:type="spellStart"/>
      <w:r w:rsidRPr="00062308">
        <w:rPr>
          <w:rFonts w:cs="Arial"/>
        </w:rPr>
        <w:t>Chapweske</w:t>
      </w:r>
      <w:proofErr w:type="spellEnd"/>
      <w:r w:rsidRPr="00062308">
        <w:rPr>
          <w:rFonts w:cs="Arial"/>
        </w:rPr>
        <w:t>, „</w:t>
      </w:r>
      <w:proofErr w:type="spellStart"/>
      <w:r w:rsidRPr="00062308">
        <w:rPr>
          <w:rFonts w:cs="Arial"/>
        </w:rPr>
        <w:t>StuBS</w:t>
      </w:r>
      <w:proofErr w:type="spellEnd"/>
      <w:r w:rsidRPr="00062308">
        <w:rPr>
          <w:rFonts w:cs="Arial"/>
        </w:rPr>
        <w:t>: The PS/2 Mouse/Keyboard Protocol“. https://www.sra.uni-hannover.de/Lehre/WS21/L_BST/doc/ps2.html (zugegriffen 21. Juni 2022).</w:t>
      </w:r>
    </w:p>
    <w:p w14:paraId="5AA470A0" w14:textId="77777777" w:rsidR="00062308" w:rsidRPr="00062308" w:rsidRDefault="00062308" w:rsidP="00062308">
      <w:pPr>
        <w:pStyle w:val="Literaturverzeichnis"/>
        <w:rPr>
          <w:rFonts w:cs="Arial"/>
        </w:rPr>
      </w:pPr>
      <w:r w:rsidRPr="00062308">
        <w:rPr>
          <w:rFonts w:cs="Arial"/>
        </w:rPr>
        <w:t>[4]</w:t>
      </w:r>
      <w:r w:rsidRPr="00062308">
        <w:rPr>
          <w:rFonts w:cs="Arial"/>
        </w:rPr>
        <w:tab/>
        <w:t>Thomas Kugelstadt, „Texas Instruments: The RS-485 Design Guide“. Mai 2021. Zugegriffen: 20. Juni 2022. [Online]. Verfügbar unter: https://www.ti.com/lit/an/slla272d/slla272d.pdf</w:t>
      </w:r>
    </w:p>
    <w:p w14:paraId="71818130" w14:textId="77777777" w:rsidR="00062308" w:rsidRPr="00062308" w:rsidRDefault="00062308" w:rsidP="00062308">
      <w:pPr>
        <w:pStyle w:val="Literaturverzeichnis"/>
        <w:rPr>
          <w:rFonts w:cs="Arial"/>
        </w:rPr>
      </w:pPr>
      <w:r w:rsidRPr="00062308">
        <w:rPr>
          <w:rFonts w:cs="Arial"/>
        </w:rPr>
        <w:t>[5]</w:t>
      </w:r>
      <w:r w:rsidRPr="00062308">
        <w:rPr>
          <w:rFonts w:cs="Arial"/>
        </w:rPr>
        <w:tab/>
        <w:t xml:space="preserve">B. Drury, </w:t>
      </w:r>
      <w:r w:rsidRPr="00062308">
        <w:rPr>
          <w:rFonts w:cs="Arial"/>
          <w:i/>
          <w:iCs/>
        </w:rPr>
        <w:t xml:space="preserve">The </w:t>
      </w:r>
      <w:proofErr w:type="spellStart"/>
      <w:r w:rsidRPr="00062308">
        <w:rPr>
          <w:rFonts w:cs="Arial"/>
          <w:i/>
          <w:iCs/>
        </w:rPr>
        <w:t>control</w:t>
      </w:r>
      <w:proofErr w:type="spellEnd"/>
      <w:r w:rsidRPr="00062308">
        <w:rPr>
          <w:rFonts w:cs="Arial"/>
          <w:i/>
          <w:iCs/>
        </w:rPr>
        <w:t xml:space="preserve"> </w:t>
      </w:r>
      <w:proofErr w:type="spellStart"/>
      <w:r w:rsidRPr="00062308">
        <w:rPr>
          <w:rFonts w:cs="Arial"/>
          <w:i/>
          <w:iCs/>
        </w:rPr>
        <w:t>techniques</w:t>
      </w:r>
      <w:proofErr w:type="spellEnd"/>
      <w:r w:rsidRPr="00062308">
        <w:rPr>
          <w:rFonts w:cs="Arial"/>
          <w:i/>
          <w:iCs/>
        </w:rPr>
        <w:t xml:space="preserve"> </w:t>
      </w:r>
      <w:proofErr w:type="spellStart"/>
      <w:r w:rsidRPr="00062308">
        <w:rPr>
          <w:rFonts w:cs="Arial"/>
          <w:i/>
          <w:iCs/>
        </w:rPr>
        <w:t>drives</w:t>
      </w:r>
      <w:proofErr w:type="spellEnd"/>
      <w:r w:rsidRPr="00062308">
        <w:rPr>
          <w:rFonts w:cs="Arial"/>
          <w:i/>
          <w:iCs/>
        </w:rPr>
        <w:t xml:space="preserve"> and </w:t>
      </w:r>
      <w:proofErr w:type="spellStart"/>
      <w:r w:rsidRPr="00062308">
        <w:rPr>
          <w:rFonts w:cs="Arial"/>
          <w:i/>
          <w:iCs/>
        </w:rPr>
        <w:t>controls</w:t>
      </w:r>
      <w:proofErr w:type="spellEnd"/>
      <w:r w:rsidRPr="00062308">
        <w:rPr>
          <w:rFonts w:cs="Arial"/>
          <w:i/>
          <w:iCs/>
        </w:rPr>
        <w:t xml:space="preserve"> </w:t>
      </w:r>
      <w:proofErr w:type="spellStart"/>
      <w:r w:rsidRPr="00062308">
        <w:rPr>
          <w:rFonts w:cs="Arial"/>
          <w:i/>
          <w:iCs/>
        </w:rPr>
        <w:t>handbook</w:t>
      </w:r>
      <w:proofErr w:type="spellEnd"/>
      <w:r w:rsidRPr="00062308">
        <w:rPr>
          <w:rFonts w:cs="Arial"/>
        </w:rPr>
        <w:t xml:space="preserve">, 2nd </w:t>
      </w:r>
      <w:proofErr w:type="spellStart"/>
      <w:r w:rsidRPr="00062308">
        <w:rPr>
          <w:rFonts w:cs="Arial"/>
        </w:rPr>
        <w:t>ed</w:t>
      </w:r>
      <w:proofErr w:type="spellEnd"/>
      <w:r w:rsidRPr="00062308">
        <w:rPr>
          <w:rFonts w:cs="Arial"/>
        </w:rPr>
        <w:t xml:space="preserve">. </w:t>
      </w:r>
      <w:proofErr w:type="spellStart"/>
      <w:r w:rsidRPr="00062308">
        <w:rPr>
          <w:rFonts w:cs="Arial"/>
        </w:rPr>
        <w:t>Stevenage</w:t>
      </w:r>
      <w:proofErr w:type="spellEnd"/>
      <w:r w:rsidRPr="00062308">
        <w:rPr>
          <w:rFonts w:cs="Arial"/>
        </w:rPr>
        <w:t xml:space="preserve">: Institution </w:t>
      </w:r>
      <w:proofErr w:type="spellStart"/>
      <w:r w:rsidRPr="00062308">
        <w:rPr>
          <w:rFonts w:cs="Arial"/>
        </w:rPr>
        <w:t>of</w:t>
      </w:r>
      <w:proofErr w:type="spellEnd"/>
      <w:r w:rsidRPr="00062308">
        <w:rPr>
          <w:rFonts w:cs="Arial"/>
        </w:rPr>
        <w:t xml:space="preserve"> Engineering and Technology, 2009.</w:t>
      </w:r>
    </w:p>
    <w:p w14:paraId="10461131" w14:textId="77777777" w:rsidR="00062308" w:rsidRPr="00062308" w:rsidRDefault="00062308" w:rsidP="00062308">
      <w:pPr>
        <w:pStyle w:val="Literaturverzeichnis"/>
        <w:rPr>
          <w:rFonts w:cs="Arial"/>
        </w:rPr>
      </w:pPr>
      <w:r w:rsidRPr="00062308">
        <w:rPr>
          <w:rFonts w:cs="Arial"/>
        </w:rPr>
        <w:t>[6]</w:t>
      </w:r>
      <w:r w:rsidRPr="00062308">
        <w:rPr>
          <w:rFonts w:cs="Arial"/>
        </w:rPr>
        <w:tab/>
        <w:t>„Modbus FAQ“. https://modbus.org/faq.php (zugegriffen 5. Mai 2022).</w:t>
      </w:r>
    </w:p>
    <w:p w14:paraId="6B0E36ED" w14:textId="77777777" w:rsidR="00062308" w:rsidRPr="00062308" w:rsidRDefault="00062308" w:rsidP="00062308">
      <w:pPr>
        <w:pStyle w:val="Literaturverzeichnis"/>
        <w:rPr>
          <w:rFonts w:cs="Arial"/>
        </w:rPr>
      </w:pPr>
      <w:r w:rsidRPr="00062308">
        <w:rPr>
          <w:rFonts w:cs="Arial"/>
        </w:rPr>
        <w:t>[7]</w:t>
      </w:r>
      <w:r w:rsidRPr="00062308">
        <w:rPr>
          <w:rFonts w:cs="Arial"/>
        </w:rPr>
        <w:tab/>
        <w:t xml:space="preserve">„About Modbus | </w:t>
      </w:r>
      <w:proofErr w:type="spellStart"/>
      <w:r w:rsidRPr="00062308">
        <w:rPr>
          <w:rFonts w:cs="Arial"/>
        </w:rPr>
        <w:t>Simply</w:t>
      </w:r>
      <w:proofErr w:type="spellEnd"/>
      <w:r w:rsidRPr="00062308">
        <w:rPr>
          <w:rFonts w:cs="Arial"/>
        </w:rPr>
        <w:t xml:space="preserve"> Modbus Software“. http://www.simplymodbus.ca/FAQ.htm (zugegriffen 5. Mai 2022).</w:t>
      </w:r>
    </w:p>
    <w:p w14:paraId="1B5E0FCC" w14:textId="77777777" w:rsidR="00062308" w:rsidRPr="00062308" w:rsidRDefault="00062308" w:rsidP="00062308">
      <w:pPr>
        <w:pStyle w:val="Literaturverzeichnis"/>
        <w:rPr>
          <w:rFonts w:cs="Arial"/>
        </w:rPr>
      </w:pPr>
      <w:r w:rsidRPr="00062308">
        <w:rPr>
          <w:rFonts w:cs="Arial"/>
        </w:rPr>
        <w:t>[8]</w:t>
      </w:r>
      <w:r w:rsidRPr="00062308">
        <w:rPr>
          <w:rFonts w:cs="Arial"/>
        </w:rPr>
        <w:tab/>
        <w:t>„Modbus Plus | Schneider Electric USA“. https://www.se.com/us/en/product-range/576-modbus-plus/ (zugegriffen 5. Mai 2022).</w:t>
      </w:r>
    </w:p>
    <w:p w14:paraId="0290B598" w14:textId="77777777" w:rsidR="00062308" w:rsidRPr="00062308" w:rsidRDefault="00062308" w:rsidP="00062308">
      <w:pPr>
        <w:pStyle w:val="Literaturverzeichnis"/>
        <w:rPr>
          <w:rFonts w:cs="Arial"/>
        </w:rPr>
      </w:pPr>
      <w:r w:rsidRPr="00062308">
        <w:rPr>
          <w:rFonts w:cs="Arial"/>
        </w:rPr>
        <w:t>[9]</w:t>
      </w:r>
      <w:r w:rsidRPr="00062308">
        <w:rPr>
          <w:rFonts w:cs="Arial"/>
        </w:rPr>
        <w:tab/>
        <w:t xml:space="preserve">Modbus </w:t>
      </w:r>
      <w:proofErr w:type="spellStart"/>
      <w:r w:rsidRPr="00062308">
        <w:rPr>
          <w:rFonts w:cs="Arial"/>
        </w:rPr>
        <w:t>Organization</w:t>
      </w:r>
      <w:proofErr w:type="spellEnd"/>
      <w:r w:rsidRPr="00062308">
        <w:rPr>
          <w:rFonts w:cs="Arial"/>
        </w:rPr>
        <w:t xml:space="preserve">, </w:t>
      </w:r>
      <w:proofErr w:type="spellStart"/>
      <w:r w:rsidRPr="00062308">
        <w:rPr>
          <w:rFonts w:cs="Arial"/>
        </w:rPr>
        <w:t>Inc</w:t>
      </w:r>
      <w:proofErr w:type="spellEnd"/>
      <w:r w:rsidRPr="00062308">
        <w:rPr>
          <w:rFonts w:cs="Arial"/>
        </w:rPr>
        <w:t xml:space="preserve">, „MODBUS </w:t>
      </w:r>
      <w:proofErr w:type="spellStart"/>
      <w:r w:rsidRPr="00062308">
        <w:rPr>
          <w:rFonts w:cs="Arial"/>
        </w:rPr>
        <w:t>over</w:t>
      </w:r>
      <w:proofErr w:type="spellEnd"/>
      <w:r w:rsidRPr="00062308">
        <w:rPr>
          <w:rFonts w:cs="Arial"/>
        </w:rPr>
        <w:t xml:space="preserve"> Serial Line </w:t>
      </w:r>
      <w:proofErr w:type="spellStart"/>
      <w:r w:rsidRPr="00062308">
        <w:rPr>
          <w:rFonts w:cs="Arial"/>
        </w:rPr>
        <w:t>Specification</w:t>
      </w:r>
      <w:proofErr w:type="spellEnd"/>
      <w:r w:rsidRPr="00062308">
        <w:rPr>
          <w:rFonts w:cs="Arial"/>
        </w:rPr>
        <w:t xml:space="preserve"> and Implementation Guide V1.02“. 20. Dezember 2006. Zugegriffen: 20. Mai 2022. [Online]. Verfügbar unter: https://modbus.org/docs/Modbus_over_serial_line_V1_02.pdf</w:t>
      </w:r>
    </w:p>
    <w:p w14:paraId="04932957" w14:textId="77777777" w:rsidR="00062308" w:rsidRPr="00062308" w:rsidRDefault="00062308" w:rsidP="00062308">
      <w:pPr>
        <w:pStyle w:val="Literaturverzeichnis"/>
        <w:rPr>
          <w:rFonts w:cs="Arial"/>
        </w:rPr>
      </w:pPr>
      <w:r w:rsidRPr="00062308">
        <w:rPr>
          <w:rFonts w:cs="Arial"/>
        </w:rPr>
        <w:t>[10]</w:t>
      </w:r>
      <w:r w:rsidRPr="00062308">
        <w:rPr>
          <w:rFonts w:cs="Arial"/>
        </w:rPr>
        <w:tab/>
        <w:t>MODICON, Inc., Industrial Automation Systems, „</w:t>
      </w:r>
      <w:proofErr w:type="spellStart"/>
      <w:r w:rsidRPr="00062308">
        <w:rPr>
          <w:rFonts w:cs="Arial"/>
        </w:rPr>
        <w:t>Modicon</w:t>
      </w:r>
      <w:proofErr w:type="spellEnd"/>
      <w:r w:rsidRPr="00062308">
        <w:rPr>
          <w:rFonts w:cs="Arial"/>
        </w:rPr>
        <w:t xml:space="preserve"> Modbus Protocol Reference Guide“. Juni 1996.</w:t>
      </w:r>
    </w:p>
    <w:p w14:paraId="1CA5AD07" w14:textId="77777777" w:rsidR="00062308" w:rsidRPr="00062308" w:rsidRDefault="00062308" w:rsidP="00062308">
      <w:pPr>
        <w:pStyle w:val="Literaturverzeichnis"/>
        <w:rPr>
          <w:rFonts w:cs="Arial"/>
        </w:rPr>
      </w:pPr>
      <w:r w:rsidRPr="00062308">
        <w:rPr>
          <w:rFonts w:cs="Arial"/>
        </w:rPr>
        <w:t>[11]</w:t>
      </w:r>
      <w:r w:rsidRPr="00062308">
        <w:rPr>
          <w:rFonts w:cs="Arial"/>
        </w:rPr>
        <w:tab/>
        <w:t xml:space="preserve">Gordon Clarke, </w:t>
      </w:r>
      <w:proofErr w:type="spellStart"/>
      <w:r w:rsidRPr="00062308">
        <w:rPr>
          <w:rFonts w:cs="Arial"/>
        </w:rPr>
        <w:t>Deon</w:t>
      </w:r>
      <w:proofErr w:type="spellEnd"/>
      <w:r w:rsidRPr="00062308">
        <w:rPr>
          <w:rFonts w:cs="Arial"/>
        </w:rPr>
        <w:t xml:space="preserve"> Reynders, und Edwin Wright, </w:t>
      </w:r>
      <w:proofErr w:type="spellStart"/>
      <w:r w:rsidRPr="00062308">
        <w:rPr>
          <w:rFonts w:cs="Arial"/>
          <w:i/>
          <w:iCs/>
        </w:rPr>
        <w:t>Practical</w:t>
      </w:r>
      <w:proofErr w:type="spellEnd"/>
      <w:r w:rsidRPr="00062308">
        <w:rPr>
          <w:rFonts w:cs="Arial"/>
          <w:i/>
          <w:iCs/>
        </w:rPr>
        <w:t xml:space="preserve"> Modern SCADA </w:t>
      </w:r>
      <w:proofErr w:type="spellStart"/>
      <w:r w:rsidRPr="00062308">
        <w:rPr>
          <w:rFonts w:cs="Arial"/>
          <w:i/>
          <w:iCs/>
        </w:rPr>
        <w:t>Protocols</w:t>
      </w:r>
      <w:proofErr w:type="spellEnd"/>
      <w:r w:rsidRPr="00062308">
        <w:rPr>
          <w:rFonts w:cs="Arial"/>
          <w:i/>
          <w:iCs/>
        </w:rPr>
        <w:t xml:space="preserve">: DNP3, 60870.5 and </w:t>
      </w:r>
      <w:proofErr w:type="spellStart"/>
      <w:r w:rsidRPr="00062308">
        <w:rPr>
          <w:rFonts w:cs="Arial"/>
          <w:i/>
          <w:iCs/>
        </w:rPr>
        <w:t>Related</w:t>
      </w:r>
      <w:proofErr w:type="spellEnd"/>
      <w:r w:rsidRPr="00062308">
        <w:rPr>
          <w:rFonts w:cs="Arial"/>
          <w:i/>
          <w:iCs/>
        </w:rPr>
        <w:t xml:space="preserve"> Systems</w:t>
      </w:r>
      <w:r w:rsidRPr="00062308">
        <w:rPr>
          <w:rFonts w:cs="Arial"/>
        </w:rPr>
        <w:t>. Burlington, MA 01803: Elsevier, 2004.</w:t>
      </w:r>
    </w:p>
    <w:p w14:paraId="1AEB956A" w14:textId="77777777" w:rsidR="00062308" w:rsidRPr="00062308" w:rsidRDefault="00062308" w:rsidP="00062308">
      <w:pPr>
        <w:pStyle w:val="Literaturverzeichnis"/>
        <w:rPr>
          <w:rFonts w:cs="Arial"/>
        </w:rPr>
      </w:pPr>
      <w:r w:rsidRPr="00062308">
        <w:rPr>
          <w:rFonts w:cs="Arial"/>
        </w:rPr>
        <w:t>[12]</w:t>
      </w:r>
      <w:r w:rsidRPr="00062308">
        <w:rPr>
          <w:rFonts w:cs="Arial"/>
        </w:rPr>
        <w:tab/>
        <w:t xml:space="preserve">O. Leps, </w:t>
      </w:r>
      <w:r w:rsidRPr="00062308">
        <w:rPr>
          <w:rFonts w:cs="Arial"/>
          <w:i/>
          <w:iCs/>
        </w:rPr>
        <w:t>Hybride Testumgebungen für kritische Infrastrukturen: effiziente Implementierung für IT-Sicherheitsanalysen von KRITIS-Betreibern</w:t>
      </w:r>
      <w:r w:rsidRPr="00062308">
        <w:rPr>
          <w:rFonts w:cs="Arial"/>
        </w:rPr>
        <w:t>. Wiesbaden [Heidelberg]: Springer Vieweg, 2018.</w:t>
      </w:r>
    </w:p>
    <w:p w14:paraId="5ACFD0B8" w14:textId="77777777" w:rsidR="00062308" w:rsidRPr="00062308" w:rsidRDefault="00062308" w:rsidP="00062308">
      <w:pPr>
        <w:pStyle w:val="Literaturverzeichnis"/>
        <w:rPr>
          <w:rFonts w:cs="Arial"/>
        </w:rPr>
      </w:pPr>
      <w:r w:rsidRPr="00062308">
        <w:rPr>
          <w:rFonts w:cs="Arial"/>
        </w:rPr>
        <w:t>[13]</w:t>
      </w:r>
      <w:r w:rsidRPr="00062308">
        <w:rPr>
          <w:rFonts w:cs="Arial"/>
        </w:rPr>
        <w:tab/>
        <w:t xml:space="preserve">B. Heinrich, P. Linke, und M. Glöckler, </w:t>
      </w:r>
      <w:r w:rsidRPr="00062308">
        <w:rPr>
          <w:rFonts w:cs="Arial"/>
          <w:i/>
          <w:iCs/>
        </w:rPr>
        <w:t>Grundlagen Automatisierung: Sensorik, Regelung, Steuerung</w:t>
      </w:r>
      <w:r w:rsidRPr="00062308">
        <w:rPr>
          <w:rFonts w:cs="Arial"/>
        </w:rPr>
        <w:t xml:space="preserve">, 2., Überarbeitete und Erweiterte Auflage. Wiesbaden [Heidelberg]: Springer Vieweg, 2017. </w:t>
      </w:r>
      <w:proofErr w:type="spellStart"/>
      <w:r w:rsidRPr="00062308">
        <w:rPr>
          <w:rFonts w:cs="Arial"/>
        </w:rPr>
        <w:t>doi</w:t>
      </w:r>
      <w:proofErr w:type="spellEnd"/>
      <w:r w:rsidRPr="00062308">
        <w:rPr>
          <w:rFonts w:cs="Arial"/>
        </w:rPr>
        <w:t>: 10.1007/978-3-658-17582-5.</w:t>
      </w:r>
    </w:p>
    <w:p w14:paraId="718716CB" w14:textId="77777777" w:rsidR="00062308" w:rsidRPr="00062308" w:rsidRDefault="00062308" w:rsidP="00062308">
      <w:pPr>
        <w:pStyle w:val="Literaturverzeichnis"/>
        <w:rPr>
          <w:rFonts w:cs="Arial"/>
        </w:rPr>
      </w:pPr>
      <w:r w:rsidRPr="00062308">
        <w:rPr>
          <w:rFonts w:cs="Arial"/>
        </w:rPr>
        <w:t>[14]</w:t>
      </w:r>
      <w:r w:rsidRPr="00062308">
        <w:rPr>
          <w:rFonts w:cs="Arial"/>
        </w:rPr>
        <w:tab/>
      </w:r>
      <w:proofErr w:type="spellStart"/>
      <w:r w:rsidRPr="00062308">
        <w:rPr>
          <w:rFonts w:cs="Arial"/>
        </w:rPr>
        <w:t>Commission</w:t>
      </w:r>
      <w:proofErr w:type="spellEnd"/>
      <w:r w:rsidRPr="00062308">
        <w:rPr>
          <w:rFonts w:cs="Arial"/>
        </w:rPr>
        <w:t xml:space="preserve"> </w:t>
      </w:r>
      <w:proofErr w:type="spellStart"/>
      <w:r w:rsidRPr="00062308">
        <w:rPr>
          <w:rFonts w:cs="Arial"/>
        </w:rPr>
        <w:t>Electrotechnique</w:t>
      </w:r>
      <w:proofErr w:type="spellEnd"/>
      <w:r w:rsidRPr="00062308">
        <w:rPr>
          <w:rFonts w:cs="Arial"/>
        </w:rPr>
        <w:t xml:space="preserve"> Internationale, International </w:t>
      </w:r>
      <w:proofErr w:type="spellStart"/>
      <w:r w:rsidRPr="00062308">
        <w:rPr>
          <w:rFonts w:cs="Arial"/>
        </w:rPr>
        <w:t>Electrotechnical</w:t>
      </w:r>
      <w:proofErr w:type="spellEnd"/>
      <w:r w:rsidRPr="00062308">
        <w:rPr>
          <w:rFonts w:cs="Arial"/>
        </w:rPr>
        <w:t xml:space="preserve"> </w:t>
      </w:r>
      <w:proofErr w:type="spellStart"/>
      <w:r w:rsidRPr="00062308">
        <w:rPr>
          <w:rFonts w:cs="Arial"/>
        </w:rPr>
        <w:t>Commission</w:t>
      </w:r>
      <w:proofErr w:type="spellEnd"/>
      <w:r w:rsidRPr="00062308">
        <w:rPr>
          <w:rFonts w:cs="Arial"/>
        </w:rPr>
        <w:t xml:space="preserve">, und International </w:t>
      </w:r>
      <w:proofErr w:type="spellStart"/>
      <w:r w:rsidRPr="00062308">
        <w:rPr>
          <w:rFonts w:cs="Arial"/>
        </w:rPr>
        <w:t>Electrotechnical</w:t>
      </w:r>
      <w:proofErr w:type="spellEnd"/>
      <w:r w:rsidRPr="00062308">
        <w:rPr>
          <w:rFonts w:cs="Arial"/>
        </w:rPr>
        <w:t xml:space="preserve"> </w:t>
      </w:r>
      <w:proofErr w:type="spellStart"/>
      <w:r w:rsidRPr="00062308">
        <w:rPr>
          <w:rFonts w:cs="Arial"/>
        </w:rPr>
        <w:t>Commission</w:t>
      </w:r>
      <w:proofErr w:type="spellEnd"/>
      <w:r w:rsidRPr="00062308">
        <w:rPr>
          <w:rFonts w:cs="Arial"/>
        </w:rPr>
        <w:t xml:space="preserve">, </w:t>
      </w:r>
      <w:r w:rsidRPr="00062308">
        <w:rPr>
          <w:rFonts w:cs="Arial"/>
          <w:i/>
          <w:iCs/>
        </w:rPr>
        <w:t>IEC 61131-3</w:t>
      </w:r>
      <w:r w:rsidRPr="00062308">
        <w:rPr>
          <w:rFonts w:cs="Arial"/>
        </w:rPr>
        <w:t>. Genève: IEC, 2013.</w:t>
      </w:r>
    </w:p>
    <w:p w14:paraId="113BC398" w14:textId="01B5DCBE"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40" w:name="_Toc94454060"/>
      <w:bookmarkStart w:id="41" w:name="_Toc106811507"/>
      <w:r w:rsidRPr="001A2B3D">
        <w:lastRenderedPageBreak/>
        <w:t>Abbildungsverzeichnis</w:t>
      </w:r>
      <w:bookmarkEnd w:id="40"/>
      <w:bookmarkEnd w:id="41"/>
    </w:p>
    <w:p w14:paraId="5F8C3E76" w14:textId="5CFEE1AE" w:rsidR="00DE14A0"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903007" w:history="1">
        <w:r w:rsidR="00DE14A0" w:rsidRPr="00F85A66">
          <w:rPr>
            <w:rStyle w:val="Hyperlink"/>
            <w:noProof/>
          </w:rPr>
          <w:t xml:space="preserve">Abb. 1 OSI-Modell </w:t>
        </w:r>
        <w:r w:rsidR="00DE14A0" w:rsidRPr="00F85A66">
          <w:rPr>
            <w:rStyle w:val="Hyperlink"/>
            <w:rFonts w:cs="Arial"/>
            <w:noProof/>
          </w:rPr>
          <w:t>[1, S. 32]</w:t>
        </w:r>
        <w:r w:rsidR="00DE14A0">
          <w:rPr>
            <w:noProof/>
            <w:webHidden/>
          </w:rPr>
          <w:tab/>
        </w:r>
        <w:r w:rsidR="00DE14A0">
          <w:rPr>
            <w:noProof/>
            <w:webHidden/>
          </w:rPr>
          <w:fldChar w:fldCharType="begin"/>
        </w:r>
        <w:r w:rsidR="00DE14A0">
          <w:rPr>
            <w:noProof/>
            <w:webHidden/>
          </w:rPr>
          <w:instrText xml:space="preserve"> PAGEREF _Toc106903007 \h </w:instrText>
        </w:r>
        <w:r w:rsidR="00DE14A0">
          <w:rPr>
            <w:noProof/>
            <w:webHidden/>
          </w:rPr>
        </w:r>
        <w:r w:rsidR="00DE14A0">
          <w:rPr>
            <w:noProof/>
            <w:webHidden/>
          </w:rPr>
          <w:fldChar w:fldCharType="separate"/>
        </w:r>
        <w:r w:rsidR="00DE14A0">
          <w:rPr>
            <w:noProof/>
            <w:webHidden/>
          </w:rPr>
          <w:t>4</w:t>
        </w:r>
        <w:r w:rsidR="00DE14A0">
          <w:rPr>
            <w:noProof/>
            <w:webHidden/>
          </w:rPr>
          <w:fldChar w:fldCharType="end"/>
        </w:r>
      </w:hyperlink>
    </w:p>
    <w:p w14:paraId="22451AEC" w14:textId="20B28334" w:rsidR="00DE14A0" w:rsidRDefault="00E97F53">
      <w:pPr>
        <w:pStyle w:val="Abbildungsverzeichnis"/>
        <w:tabs>
          <w:tab w:val="right" w:pos="8494"/>
        </w:tabs>
        <w:rPr>
          <w:rFonts w:asciiTheme="minorHAnsi" w:eastAsiaTheme="minorEastAsia" w:hAnsiTheme="minorHAnsi"/>
          <w:noProof/>
          <w:lang w:eastAsia="de-DE"/>
        </w:rPr>
      </w:pPr>
      <w:hyperlink w:anchor="_Toc106903008" w:history="1">
        <w:r w:rsidR="00DE14A0" w:rsidRPr="00F85A66">
          <w:rPr>
            <w:rStyle w:val="Hyperlink"/>
            <w:noProof/>
          </w:rPr>
          <w:t xml:space="preserve">Abb. 2 RS-485 Abschlusswiderstände </w:t>
        </w:r>
        <w:r w:rsidR="00DE14A0" w:rsidRPr="00F85A66">
          <w:rPr>
            <w:rStyle w:val="Hyperlink"/>
            <w:rFonts w:cs="Arial"/>
            <w:noProof/>
          </w:rPr>
          <w:t>[4, S. 3]</w:t>
        </w:r>
        <w:r w:rsidR="00DE14A0">
          <w:rPr>
            <w:noProof/>
            <w:webHidden/>
          </w:rPr>
          <w:tab/>
        </w:r>
        <w:r w:rsidR="00DE14A0">
          <w:rPr>
            <w:noProof/>
            <w:webHidden/>
          </w:rPr>
          <w:fldChar w:fldCharType="begin"/>
        </w:r>
        <w:r w:rsidR="00DE14A0">
          <w:rPr>
            <w:noProof/>
            <w:webHidden/>
          </w:rPr>
          <w:instrText xml:space="preserve"> PAGEREF _Toc106903008 \h </w:instrText>
        </w:r>
        <w:r w:rsidR="00DE14A0">
          <w:rPr>
            <w:noProof/>
            <w:webHidden/>
          </w:rPr>
        </w:r>
        <w:r w:rsidR="00DE14A0">
          <w:rPr>
            <w:noProof/>
            <w:webHidden/>
          </w:rPr>
          <w:fldChar w:fldCharType="separate"/>
        </w:r>
        <w:r w:rsidR="00DE14A0">
          <w:rPr>
            <w:noProof/>
            <w:webHidden/>
          </w:rPr>
          <w:t>7</w:t>
        </w:r>
        <w:r w:rsidR="00DE14A0">
          <w:rPr>
            <w:noProof/>
            <w:webHidden/>
          </w:rPr>
          <w:fldChar w:fldCharType="end"/>
        </w:r>
      </w:hyperlink>
    </w:p>
    <w:p w14:paraId="50269258" w14:textId="4C649B50" w:rsidR="00DE14A0" w:rsidRDefault="00E97F53">
      <w:pPr>
        <w:pStyle w:val="Abbildungsverzeichnis"/>
        <w:tabs>
          <w:tab w:val="right" w:pos="8494"/>
        </w:tabs>
        <w:rPr>
          <w:rFonts w:asciiTheme="minorHAnsi" w:eastAsiaTheme="minorEastAsia" w:hAnsiTheme="minorHAnsi"/>
          <w:noProof/>
          <w:lang w:eastAsia="de-DE"/>
        </w:rPr>
      </w:pPr>
      <w:hyperlink w:anchor="_Toc106903009" w:history="1">
        <w:r w:rsidR="00DE14A0" w:rsidRPr="00F85A66">
          <w:rPr>
            <w:rStyle w:val="Hyperlink"/>
            <w:noProof/>
          </w:rPr>
          <w:t xml:space="preserve">Abb. 3 RS-485 Geschwindigkeit in Abhängigkeit der Kabellänge </w:t>
        </w:r>
        <w:r w:rsidR="00DE14A0" w:rsidRPr="00F85A66">
          <w:rPr>
            <w:rStyle w:val="Hyperlink"/>
            <w:rFonts w:cs="Arial"/>
            <w:noProof/>
          </w:rPr>
          <w:t>[2, S. 193]</w:t>
        </w:r>
        <w:r w:rsidR="00DE14A0">
          <w:rPr>
            <w:noProof/>
            <w:webHidden/>
          </w:rPr>
          <w:tab/>
        </w:r>
        <w:r w:rsidR="00DE14A0">
          <w:rPr>
            <w:noProof/>
            <w:webHidden/>
          </w:rPr>
          <w:fldChar w:fldCharType="begin"/>
        </w:r>
        <w:r w:rsidR="00DE14A0">
          <w:rPr>
            <w:noProof/>
            <w:webHidden/>
          </w:rPr>
          <w:instrText xml:space="preserve"> PAGEREF _Toc106903009 \h </w:instrText>
        </w:r>
        <w:r w:rsidR="00DE14A0">
          <w:rPr>
            <w:noProof/>
            <w:webHidden/>
          </w:rPr>
        </w:r>
        <w:r w:rsidR="00DE14A0">
          <w:rPr>
            <w:noProof/>
            <w:webHidden/>
          </w:rPr>
          <w:fldChar w:fldCharType="separate"/>
        </w:r>
        <w:r w:rsidR="00DE14A0">
          <w:rPr>
            <w:noProof/>
            <w:webHidden/>
          </w:rPr>
          <w:t>8</w:t>
        </w:r>
        <w:r w:rsidR="00DE14A0">
          <w:rPr>
            <w:noProof/>
            <w:webHidden/>
          </w:rPr>
          <w:fldChar w:fldCharType="end"/>
        </w:r>
      </w:hyperlink>
    </w:p>
    <w:p w14:paraId="72C9262A" w14:textId="74C43DBF" w:rsidR="00DE14A0" w:rsidRDefault="00E97F53">
      <w:pPr>
        <w:pStyle w:val="Abbildungsverzeichnis"/>
        <w:tabs>
          <w:tab w:val="right" w:pos="8494"/>
        </w:tabs>
        <w:rPr>
          <w:rFonts w:asciiTheme="minorHAnsi" w:eastAsiaTheme="minorEastAsia" w:hAnsiTheme="minorHAnsi"/>
          <w:noProof/>
          <w:lang w:eastAsia="de-DE"/>
        </w:rPr>
      </w:pPr>
      <w:hyperlink w:anchor="_Toc106903010" w:history="1">
        <w:r w:rsidR="00DE14A0" w:rsidRPr="00F85A66">
          <w:rPr>
            <w:rStyle w:val="Hyperlink"/>
            <w:noProof/>
          </w:rPr>
          <w:t xml:space="preserve">Abb. 4 Modbus Master Zustandsdiagramm </w:t>
        </w:r>
        <w:r w:rsidR="00DE14A0" w:rsidRPr="00F85A66">
          <w:rPr>
            <w:rStyle w:val="Hyperlink"/>
            <w:rFonts w:cs="Arial"/>
            <w:noProof/>
          </w:rPr>
          <w:t>[9, S. 9]</w:t>
        </w:r>
        <w:r w:rsidR="00DE14A0">
          <w:rPr>
            <w:noProof/>
            <w:webHidden/>
          </w:rPr>
          <w:tab/>
        </w:r>
        <w:r w:rsidR="00DE14A0">
          <w:rPr>
            <w:noProof/>
            <w:webHidden/>
          </w:rPr>
          <w:fldChar w:fldCharType="begin"/>
        </w:r>
        <w:r w:rsidR="00DE14A0">
          <w:rPr>
            <w:noProof/>
            <w:webHidden/>
          </w:rPr>
          <w:instrText xml:space="preserve"> PAGEREF _Toc106903010 \h </w:instrText>
        </w:r>
        <w:r w:rsidR="00DE14A0">
          <w:rPr>
            <w:noProof/>
            <w:webHidden/>
          </w:rPr>
        </w:r>
        <w:r w:rsidR="00DE14A0">
          <w:rPr>
            <w:noProof/>
            <w:webHidden/>
          </w:rPr>
          <w:fldChar w:fldCharType="separate"/>
        </w:r>
        <w:r w:rsidR="00DE14A0">
          <w:rPr>
            <w:noProof/>
            <w:webHidden/>
          </w:rPr>
          <w:t>9</w:t>
        </w:r>
        <w:r w:rsidR="00DE14A0">
          <w:rPr>
            <w:noProof/>
            <w:webHidden/>
          </w:rPr>
          <w:fldChar w:fldCharType="end"/>
        </w:r>
      </w:hyperlink>
    </w:p>
    <w:p w14:paraId="29C9FE30" w14:textId="0AF46B7A" w:rsidR="00DE14A0" w:rsidRDefault="00E97F53">
      <w:pPr>
        <w:pStyle w:val="Abbildungsverzeichnis"/>
        <w:tabs>
          <w:tab w:val="right" w:pos="8494"/>
        </w:tabs>
        <w:rPr>
          <w:rFonts w:asciiTheme="minorHAnsi" w:eastAsiaTheme="minorEastAsia" w:hAnsiTheme="minorHAnsi"/>
          <w:noProof/>
          <w:lang w:eastAsia="de-DE"/>
        </w:rPr>
      </w:pPr>
      <w:hyperlink w:anchor="_Toc106903011" w:history="1">
        <w:r w:rsidR="00DE14A0" w:rsidRPr="00F85A66">
          <w:rPr>
            <w:rStyle w:val="Hyperlink"/>
            <w:noProof/>
          </w:rPr>
          <w:t xml:space="preserve">Abb. 5 Modbus Slave Zustandsdiagramm </w:t>
        </w:r>
        <w:r w:rsidR="00DE14A0" w:rsidRPr="00F85A66">
          <w:rPr>
            <w:rStyle w:val="Hyperlink"/>
            <w:rFonts w:cs="Arial"/>
            <w:noProof/>
          </w:rPr>
          <w:t>[9, S. 10]</w:t>
        </w:r>
        <w:r w:rsidR="00DE14A0">
          <w:rPr>
            <w:noProof/>
            <w:webHidden/>
          </w:rPr>
          <w:tab/>
        </w:r>
        <w:r w:rsidR="00DE14A0">
          <w:rPr>
            <w:noProof/>
            <w:webHidden/>
          </w:rPr>
          <w:fldChar w:fldCharType="begin"/>
        </w:r>
        <w:r w:rsidR="00DE14A0">
          <w:rPr>
            <w:noProof/>
            <w:webHidden/>
          </w:rPr>
          <w:instrText xml:space="preserve"> PAGEREF _Toc106903011 \h </w:instrText>
        </w:r>
        <w:r w:rsidR="00DE14A0">
          <w:rPr>
            <w:noProof/>
            <w:webHidden/>
          </w:rPr>
        </w:r>
        <w:r w:rsidR="00DE14A0">
          <w:rPr>
            <w:noProof/>
            <w:webHidden/>
          </w:rPr>
          <w:fldChar w:fldCharType="separate"/>
        </w:r>
        <w:r w:rsidR="00DE14A0">
          <w:rPr>
            <w:noProof/>
            <w:webHidden/>
          </w:rPr>
          <w:t>10</w:t>
        </w:r>
        <w:r w:rsidR="00DE14A0">
          <w:rPr>
            <w:noProof/>
            <w:webHidden/>
          </w:rPr>
          <w:fldChar w:fldCharType="end"/>
        </w:r>
      </w:hyperlink>
    </w:p>
    <w:p w14:paraId="452944B0" w14:textId="0D3F2D64" w:rsidR="00DE14A0" w:rsidRDefault="00E97F53">
      <w:pPr>
        <w:pStyle w:val="Abbildungsverzeichnis"/>
        <w:tabs>
          <w:tab w:val="right" w:pos="8494"/>
        </w:tabs>
        <w:rPr>
          <w:rFonts w:asciiTheme="minorHAnsi" w:eastAsiaTheme="minorEastAsia" w:hAnsiTheme="minorHAnsi"/>
          <w:noProof/>
          <w:lang w:eastAsia="de-DE"/>
        </w:rPr>
      </w:pPr>
      <w:hyperlink w:anchor="_Toc106903012" w:history="1">
        <w:r w:rsidR="00DE14A0" w:rsidRPr="00F85A66">
          <w:rPr>
            <w:rStyle w:val="Hyperlink"/>
            <w:noProof/>
          </w:rPr>
          <w:t xml:space="preserve">Abb. 6 Bitsequenz Modbus mit Paritätsbit </w:t>
        </w:r>
        <w:r w:rsidR="00DE14A0" w:rsidRPr="00F85A66">
          <w:rPr>
            <w:rStyle w:val="Hyperlink"/>
            <w:rFonts w:cs="Arial"/>
            <w:noProof/>
          </w:rPr>
          <w:t>[9, S. 12]</w:t>
        </w:r>
        <w:r w:rsidR="00DE14A0">
          <w:rPr>
            <w:noProof/>
            <w:webHidden/>
          </w:rPr>
          <w:tab/>
        </w:r>
        <w:r w:rsidR="00DE14A0">
          <w:rPr>
            <w:noProof/>
            <w:webHidden/>
          </w:rPr>
          <w:fldChar w:fldCharType="begin"/>
        </w:r>
        <w:r w:rsidR="00DE14A0">
          <w:rPr>
            <w:noProof/>
            <w:webHidden/>
          </w:rPr>
          <w:instrText xml:space="preserve"> PAGEREF _Toc106903012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5B3CF831" w14:textId="42B0135C" w:rsidR="00DE14A0" w:rsidRDefault="00E97F53">
      <w:pPr>
        <w:pStyle w:val="Abbildungsverzeichnis"/>
        <w:tabs>
          <w:tab w:val="right" w:pos="8494"/>
        </w:tabs>
        <w:rPr>
          <w:rFonts w:asciiTheme="minorHAnsi" w:eastAsiaTheme="minorEastAsia" w:hAnsiTheme="minorHAnsi"/>
          <w:noProof/>
          <w:lang w:eastAsia="de-DE"/>
        </w:rPr>
      </w:pPr>
      <w:hyperlink w:anchor="_Toc106903013" w:history="1">
        <w:r w:rsidR="00DE14A0" w:rsidRPr="00F85A66">
          <w:rPr>
            <w:rStyle w:val="Hyperlink"/>
            <w:noProof/>
          </w:rPr>
          <w:t xml:space="preserve">Abb. 7 Modbus Übertragung Zustandsdiagramm </w:t>
        </w:r>
        <w:r w:rsidR="00DE14A0" w:rsidRPr="00F85A66">
          <w:rPr>
            <w:rStyle w:val="Hyperlink"/>
            <w:rFonts w:cs="Arial"/>
            <w:noProof/>
          </w:rPr>
          <w:t>[9, S. 14]</w:t>
        </w:r>
        <w:r w:rsidR="00DE14A0">
          <w:rPr>
            <w:noProof/>
            <w:webHidden/>
          </w:rPr>
          <w:tab/>
        </w:r>
        <w:r w:rsidR="00DE14A0">
          <w:rPr>
            <w:noProof/>
            <w:webHidden/>
          </w:rPr>
          <w:fldChar w:fldCharType="begin"/>
        </w:r>
        <w:r w:rsidR="00DE14A0">
          <w:rPr>
            <w:noProof/>
            <w:webHidden/>
          </w:rPr>
          <w:instrText xml:space="preserve"> PAGEREF _Toc106903013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4D0A4AFD" w14:textId="799954FD" w:rsidR="00DE14A0" w:rsidRDefault="00E97F53">
      <w:pPr>
        <w:pStyle w:val="Abbildungsverzeichnis"/>
        <w:tabs>
          <w:tab w:val="right" w:pos="8494"/>
        </w:tabs>
        <w:rPr>
          <w:rFonts w:asciiTheme="minorHAnsi" w:eastAsiaTheme="minorEastAsia" w:hAnsiTheme="minorHAnsi"/>
          <w:noProof/>
          <w:lang w:eastAsia="de-DE"/>
        </w:rPr>
      </w:pPr>
      <w:hyperlink w:anchor="_Toc106903014" w:history="1">
        <w:r w:rsidR="00DE14A0" w:rsidRPr="00F85A66">
          <w:rPr>
            <w:rStyle w:val="Hyperlink"/>
            <w:noProof/>
          </w:rPr>
          <w:t xml:space="preserve">Abb. 8 Modbus Frame </w:t>
        </w:r>
        <w:r w:rsidR="00DE14A0" w:rsidRPr="00F85A66">
          <w:rPr>
            <w:rStyle w:val="Hyperlink"/>
            <w:rFonts w:cs="Arial"/>
            <w:noProof/>
          </w:rPr>
          <w:t>[9, S. 13]</w:t>
        </w:r>
        <w:r w:rsidR="00DE14A0">
          <w:rPr>
            <w:noProof/>
            <w:webHidden/>
          </w:rPr>
          <w:tab/>
        </w:r>
        <w:r w:rsidR="00DE14A0">
          <w:rPr>
            <w:noProof/>
            <w:webHidden/>
          </w:rPr>
          <w:fldChar w:fldCharType="begin"/>
        </w:r>
        <w:r w:rsidR="00DE14A0">
          <w:rPr>
            <w:noProof/>
            <w:webHidden/>
          </w:rPr>
          <w:instrText xml:space="preserve"> PAGEREF _Toc106903014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1EEBA7ED" w14:textId="024ED11E" w:rsidR="00DE14A0" w:rsidRDefault="00E97F53">
      <w:pPr>
        <w:pStyle w:val="Abbildungsverzeichnis"/>
        <w:tabs>
          <w:tab w:val="right" w:pos="8494"/>
        </w:tabs>
        <w:rPr>
          <w:rFonts w:asciiTheme="minorHAnsi" w:eastAsiaTheme="minorEastAsia" w:hAnsiTheme="minorHAnsi"/>
          <w:noProof/>
          <w:lang w:eastAsia="de-DE"/>
        </w:rPr>
      </w:pPr>
      <w:hyperlink w:anchor="_Toc106903015" w:history="1">
        <w:r w:rsidR="00DE14A0" w:rsidRPr="00F85A66">
          <w:rPr>
            <w:rStyle w:val="Hyperlink"/>
            <w:noProof/>
          </w:rPr>
          <w:t>Abb. 9 Beispiel Modbus Funktion 03</w:t>
        </w:r>
        <w:r w:rsidR="00DE14A0" w:rsidRPr="00F85A66">
          <w:rPr>
            <w:rStyle w:val="Hyperlink"/>
            <w:rFonts w:cs="Arial"/>
            <w:noProof/>
          </w:rPr>
          <w:t>[10, S. 15]</w:t>
        </w:r>
        <w:r w:rsidR="00DE14A0">
          <w:rPr>
            <w:noProof/>
            <w:webHidden/>
          </w:rPr>
          <w:tab/>
        </w:r>
        <w:r w:rsidR="00DE14A0">
          <w:rPr>
            <w:noProof/>
            <w:webHidden/>
          </w:rPr>
          <w:fldChar w:fldCharType="begin"/>
        </w:r>
        <w:r w:rsidR="00DE14A0">
          <w:rPr>
            <w:noProof/>
            <w:webHidden/>
          </w:rPr>
          <w:instrText xml:space="preserve"> PAGEREF _Toc106903015 \h </w:instrText>
        </w:r>
        <w:r w:rsidR="00DE14A0">
          <w:rPr>
            <w:noProof/>
            <w:webHidden/>
          </w:rPr>
        </w:r>
        <w:r w:rsidR="00DE14A0">
          <w:rPr>
            <w:noProof/>
            <w:webHidden/>
          </w:rPr>
          <w:fldChar w:fldCharType="separate"/>
        </w:r>
        <w:r w:rsidR="00DE14A0">
          <w:rPr>
            <w:noProof/>
            <w:webHidden/>
          </w:rPr>
          <w:t>12</w:t>
        </w:r>
        <w:r w:rsidR="00DE14A0">
          <w:rPr>
            <w:noProof/>
            <w:webHidden/>
          </w:rPr>
          <w:fldChar w:fldCharType="end"/>
        </w:r>
      </w:hyperlink>
    </w:p>
    <w:p w14:paraId="5195E4AC" w14:textId="109BB971" w:rsidR="00DE14A0" w:rsidRDefault="00E97F53">
      <w:pPr>
        <w:pStyle w:val="Abbildungsverzeichnis"/>
        <w:tabs>
          <w:tab w:val="right" w:pos="8494"/>
        </w:tabs>
        <w:rPr>
          <w:rFonts w:asciiTheme="minorHAnsi" w:eastAsiaTheme="minorEastAsia" w:hAnsiTheme="minorHAnsi"/>
          <w:noProof/>
          <w:lang w:eastAsia="de-DE"/>
        </w:rPr>
      </w:pPr>
      <w:hyperlink w:anchor="_Toc106903016" w:history="1">
        <w:r w:rsidR="00DE14A0" w:rsidRPr="00F85A66">
          <w:rPr>
            <w:rStyle w:val="Hyperlink"/>
            <w:noProof/>
          </w:rPr>
          <w:t xml:space="preserve">Abb. 10 101er Netzwerkaufbauarten </w:t>
        </w:r>
        <w:r w:rsidR="00DE14A0" w:rsidRPr="00F85A66">
          <w:rPr>
            <w:rStyle w:val="Hyperlink"/>
            <w:rFonts w:cs="Arial"/>
            <w:noProof/>
          </w:rPr>
          <w:t>[11, S. 186]</w:t>
        </w:r>
        <w:r w:rsidR="00DE14A0">
          <w:rPr>
            <w:noProof/>
            <w:webHidden/>
          </w:rPr>
          <w:tab/>
        </w:r>
        <w:r w:rsidR="00DE14A0">
          <w:rPr>
            <w:noProof/>
            <w:webHidden/>
          </w:rPr>
          <w:fldChar w:fldCharType="begin"/>
        </w:r>
        <w:r w:rsidR="00DE14A0">
          <w:rPr>
            <w:noProof/>
            <w:webHidden/>
          </w:rPr>
          <w:instrText xml:space="preserve"> PAGEREF _Toc106903016 \h </w:instrText>
        </w:r>
        <w:r w:rsidR="00DE14A0">
          <w:rPr>
            <w:noProof/>
            <w:webHidden/>
          </w:rPr>
        </w:r>
        <w:r w:rsidR="00DE14A0">
          <w:rPr>
            <w:noProof/>
            <w:webHidden/>
          </w:rPr>
          <w:fldChar w:fldCharType="separate"/>
        </w:r>
        <w:r w:rsidR="00DE14A0">
          <w:rPr>
            <w:noProof/>
            <w:webHidden/>
          </w:rPr>
          <w:t>14</w:t>
        </w:r>
        <w:r w:rsidR="00DE14A0">
          <w:rPr>
            <w:noProof/>
            <w:webHidden/>
          </w:rPr>
          <w:fldChar w:fldCharType="end"/>
        </w:r>
      </w:hyperlink>
    </w:p>
    <w:p w14:paraId="7E726F73" w14:textId="71117455" w:rsidR="00DE14A0" w:rsidRDefault="00E97F53">
      <w:pPr>
        <w:pStyle w:val="Abbildungsverzeichnis"/>
        <w:tabs>
          <w:tab w:val="right" w:pos="8494"/>
        </w:tabs>
        <w:rPr>
          <w:rFonts w:asciiTheme="minorHAnsi" w:eastAsiaTheme="minorEastAsia" w:hAnsiTheme="minorHAnsi"/>
          <w:noProof/>
          <w:lang w:eastAsia="de-DE"/>
        </w:rPr>
      </w:pPr>
      <w:hyperlink w:anchor="_Toc106903017" w:history="1">
        <w:r w:rsidR="00DE14A0" w:rsidRPr="00F85A66">
          <w:rPr>
            <w:rStyle w:val="Hyperlink"/>
            <w:noProof/>
          </w:rPr>
          <w:t xml:space="preserve">Abb. 11 101er Frames und Bit Sequenz </w:t>
        </w:r>
        <w:r w:rsidR="00DE14A0" w:rsidRPr="00F85A66">
          <w:rPr>
            <w:rStyle w:val="Hyperlink"/>
            <w:rFonts w:cs="Arial"/>
            <w:noProof/>
          </w:rPr>
          <w:t>[11, S. 188]</w:t>
        </w:r>
        <w:r w:rsidR="00DE14A0">
          <w:rPr>
            <w:noProof/>
            <w:webHidden/>
          </w:rPr>
          <w:tab/>
        </w:r>
        <w:r w:rsidR="00DE14A0">
          <w:rPr>
            <w:noProof/>
            <w:webHidden/>
          </w:rPr>
          <w:fldChar w:fldCharType="begin"/>
        </w:r>
        <w:r w:rsidR="00DE14A0">
          <w:rPr>
            <w:noProof/>
            <w:webHidden/>
          </w:rPr>
          <w:instrText xml:space="preserve"> PAGEREF _Toc106903017 \h </w:instrText>
        </w:r>
        <w:r w:rsidR="00DE14A0">
          <w:rPr>
            <w:noProof/>
            <w:webHidden/>
          </w:rPr>
        </w:r>
        <w:r w:rsidR="00DE14A0">
          <w:rPr>
            <w:noProof/>
            <w:webHidden/>
          </w:rPr>
          <w:fldChar w:fldCharType="separate"/>
        </w:r>
        <w:r w:rsidR="00DE14A0">
          <w:rPr>
            <w:noProof/>
            <w:webHidden/>
          </w:rPr>
          <w:t>15</w:t>
        </w:r>
        <w:r w:rsidR="00DE14A0">
          <w:rPr>
            <w:noProof/>
            <w:webHidden/>
          </w:rPr>
          <w:fldChar w:fldCharType="end"/>
        </w:r>
      </w:hyperlink>
    </w:p>
    <w:p w14:paraId="7FF3DFAA" w14:textId="072A8E3C"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42" w:name="_Toc94454061"/>
      <w:bookmarkStart w:id="43" w:name="_Toc106811508"/>
      <w:r w:rsidRPr="001A2B3D">
        <w:lastRenderedPageBreak/>
        <w:t>Tabellenverzeichnis</w:t>
      </w:r>
      <w:bookmarkEnd w:id="42"/>
      <w:bookmarkEnd w:id="43"/>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30549" w14:textId="77777777" w:rsidR="00E97F53" w:rsidRDefault="00E97F53" w:rsidP="00FE3573">
      <w:r>
        <w:separator/>
      </w:r>
    </w:p>
  </w:endnote>
  <w:endnote w:type="continuationSeparator" w:id="0">
    <w:p w14:paraId="1F2902FC" w14:textId="77777777" w:rsidR="00E97F53" w:rsidRDefault="00E97F53"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BC410" w14:textId="77777777" w:rsidR="00E97F53" w:rsidRDefault="00E97F53" w:rsidP="00FE3573">
      <w:r>
        <w:separator/>
      </w:r>
    </w:p>
  </w:footnote>
  <w:footnote w:type="continuationSeparator" w:id="0">
    <w:p w14:paraId="7BB7DEC0" w14:textId="77777777" w:rsidR="00E97F53" w:rsidRDefault="00E97F53"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6C6C"/>
    <w:rsid w:val="0002786C"/>
    <w:rsid w:val="00030BF1"/>
    <w:rsid w:val="00035802"/>
    <w:rsid w:val="00037876"/>
    <w:rsid w:val="000402BF"/>
    <w:rsid w:val="00043F95"/>
    <w:rsid w:val="00056B29"/>
    <w:rsid w:val="00062308"/>
    <w:rsid w:val="00063AC6"/>
    <w:rsid w:val="0006505B"/>
    <w:rsid w:val="0007020F"/>
    <w:rsid w:val="00071772"/>
    <w:rsid w:val="00077416"/>
    <w:rsid w:val="00087401"/>
    <w:rsid w:val="000910E6"/>
    <w:rsid w:val="000912E5"/>
    <w:rsid w:val="0009178D"/>
    <w:rsid w:val="00093CDB"/>
    <w:rsid w:val="00095037"/>
    <w:rsid w:val="000B05EE"/>
    <w:rsid w:val="000B1829"/>
    <w:rsid w:val="000B797F"/>
    <w:rsid w:val="000B7B24"/>
    <w:rsid w:val="000C796B"/>
    <w:rsid w:val="000D1302"/>
    <w:rsid w:val="000D56E4"/>
    <w:rsid w:val="000E67AC"/>
    <w:rsid w:val="001012FB"/>
    <w:rsid w:val="00106738"/>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70780"/>
    <w:rsid w:val="00172B56"/>
    <w:rsid w:val="0018045A"/>
    <w:rsid w:val="00183B77"/>
    <w:rsid w:val="001A01AE"/>
    <w:rsid w:val="001A2B3D"/>
    <w:rsid w:val="001A4210"/>
    <w:rsid w:val="001A5921"/>
    <w:rsid w:val="001A775F"/>
    <w:rsid w:val="001B1781"/>
    <w:rsid w:val="001C5BBB"/>
    <w:rsid w:val="001D1D57"/>
    <w:rsid w:val="001E2753"/>
    <w:rsid w:val="001E474D"/>
    <w:rsid w:val="001F1628"/>
    <w:rsid w:val="001F5894"/>
    <w:rsid w:val="001F595B"/>
    <w:rsid w:val="001F6AEA"/>
    <w:rsid w:val="002010E2"/>
    <w:rsid w:val="00207A72"/>
    <w:rsid w:val="002177A9"/>
    <w:rsid w:val="00223ACA"/>
    <w:rsid w:val="00227615"/>
    <w:rsid w:val="00227972"/>
    <w:rsid w:val="00231615"/>
    <w:rsid w:val="00231C17"/>
    <w:rsid w:val="00232BA2"/>
    <w:rsid w:val="002348B4"/>
    <w:rsid w:val="00234D78"/>
    <w:rsid w:val="002352CE"/>
    <w:rsid w:val="0023665F"/>
    <w:rsid w:val="00240A31"/>
    <w:rsid w:val="00246BEF"/>
    <w:rsid w:val="00257110"/>
    <w:rsid w:val="00257562"/>
    <w:rsid w:val="002631E7"/>
    <w:rsid w:val="00270613"/>
    <w:rsid w:val="00271AC2"/>
    <w:rsid w:val="00274D66"/>
    <w:rsid w:val="00286CCD"/>
    <w:rsid w:val="00293534"/>
    <w:rsid w:val="0029403E"/>
    <w:rsid w:val="002B1EC5"/>
    <w:rsid w:val="002B59CA"/>
    <w:rsid w:val="002B5B2F"/>
    <w:rsid w:val="002D4881"/>
    <w:rsid w:val="002D5802"/>
    <w:rsid w:val="002D73F2"/>
    <w:rsid w:val="002F635B"/>
    <w:rsid w:val="002F772E"/>
    <w:rsid w:val="00304B9D"/>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F5F81"/>
    <w:rsid w:val="003F6571"/>
    <w:rsid w:val="00410DB5"/>
    <w:rsid w:val="00411563"/>
    <w:rsid w:val="00414B54"/>
    <w:rsid w:val="004154D4"/>
    <w:rsid w:val="0042251C"/>
    <w:rsid w:val="004229B3"/>
    <w:rsid w:val="004233E4"/>
    <w:rsid w:val="00454622"/>
    <w:rsid w:val="00460DE8"/>
    <w:rsid w:val="0047028A"/>
    <w:rsid w:val="004704E1"/>
    <w:rsid w:val="00472645"/>
    <w:rsid w:val="00476BF6"/>
    <w:rsid w:val="00481CDF"/>
    <w:rsid w:val="004820F7"/>
    <w:rsid w:val="00483B08"/>
    <w:rsid w:val="00490633"/>
    <w:rsid w:val="00494718"/>
    <w:rsid w:val="00494E81"/>
    <w:rsid w:val="00495E02"/>
    <w:rsid w:val="00497ED3"/>
    <w:rsid w:val="004A10DE"/>
    <w:rsid w:val="004A3D66"/>
    <w:rsid w:val="004D5F1B"/>
    <w:rsid w:val="004D6BB3"/>
    <w:rsid w:val="004E017A"/>
    <w:rsid w:val="004E394F"/>
    <w:rsid w:val="004E49B2"/>
    <w:rsid w:val="004E7E06"/>
    <w:rsid w:val="004F1C69"/>
    <w:rsid w:val="004F3857"/>
    <w:rsid w:val="00502EC7"/>
    <w:rsid w:val="005131FC"/>
    <w:rsid w:val="005226F3"/>
    <w:rsid w:val="00534A63"/>
    <w:rsid w:val="00535A72"/>
    <w:rsid w:val="0053726B"/>
    <w:rsid w:val="00545F8F"/>
    <w:rsid w:val="00547BB2"/>
    <w:rsid w:val="00560C50"/>
    <w:rsid w:val="00564476"/>
    <w:rsid w:val="00576ECA"/>
    <w:rsid w:val="00583B9B"/>
    <w:rsid w:val="005866F4"/>
    <w:rsid w:val="0059139A"/>
    <w:rsid w:val="0059160B"/>
    <w:rsid w:val="00595B50"/>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364B"/>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E555B"/>
    <w:rsid w:val="007E589F"/>
    <w:rsid w:val="007F17DE"/>
    <w:rsid w:val="00804206"/>
    <w:rsid w:val="0080527B"/>
    <w:rsid w:val="00815F4F"/>
    <w:rsid w:val="00816523"/>
    <w:rsid w:val="008200A0"/>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C1F41"/>
    <w:rsid w:val="008C4F69"/>
    <w:rsid w:val="008C6861"/>
    <w:rsid w:val="008D1BE7"/>
    <w:rsid w:val="008D5304"/>
    <w:rsid w:val="008E470C"/>
    <w:rsid w:val="008E53F1"/>
    <w:rsid w:val="008E60EE"/>
    <w:rsid w:val="008E741B"/>
    <w:rsid w:val="008F0D47"/>
    <w:rsid w:val="008F0F21"/>
    <w:rsid w:val="009002AA"/>
    <w:rsid w:val="00900EE2"/>
    <w:rsid w:val="00901C55"/>
    <w:rsid w:val="00902455"/>
    <w:rsid w:val="00902A17"/>
    <w:rsid w:val="00902B71"/>
    <w:rsid w:val="009122BC"/>
    <w:rsid w:val="00923A24"/>
    <w:rsid w:val="009243A1"/>
    <w:rsid w:val="009541C6"/>
    <w:rsid w:val="00956931"/>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0D7D"/>
    <w:rsid w:val="00B040DE"/>
    <w:rsid w:val="00B12711"/>
    <w:rsid w:val="00B1625B"/>
    <w:rsid w:val="00B20177"/>
    <w:rsid w:val="00B27B61"/>
    <w:rsid w:val="00B314E2"/>
    <w:rsid w:val="00B33A31"/>
    <w:rsid w:val="00B35531"/>
    <w:rsid w:val="00B43977"/>
    <w:rsid w:val="00B47010"/>
    <w:rsid w:val="00B532FA"/>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E0B1E"/>
    <w:rsid w:val="00BE1013"/>
    <w:rsid w:val="00BE183C"/>
    <w:rsid w:val="00C03026"/>
    <w:rsid w:val="00C03648"/>
    <w:rsid w:val="00C06733"/>
    <w:rsid w:val="00C069C8"/>
    <w:rsid w:val="00C06E7F"/>
    <w:rsid w:val="00C1094A"/>
    <w:rsid w:val="00C202BA"/>
    <w:rsid w:val="00C21F33"/>
    <w:rsid w:val="00C259D3"/>
    <w:rsid w:val="00C42BA0"/>
    <w:rsid w:val="00C43125"/>
    <w:rsid w:val="00C46E33"/>
    <w:rsid w:val="00C50BBC"/>
    <w:rsid w:val="00C52F19"/>
    <w:rsid w:val="00C5392D"/>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A84"/>
    <w:rsid w:val="00CC0F92"/>
    <w:rsid w:val="00CC2121"/>
    <w:rsid w:val="00CC4FDB"/>
    <w:rsid w:val="00CC70F5"/>
    <w:rsid w:val="00CD16AF"/>
    <w:rsid w:val="00CE35B8"/>
    <w:rsid w:val="00CE3ABF"/>
    <w:rsid w:val="00CE676C"/>
    <w:rsid w:val="00CF05EC"/>
    <w:rsid w:val="00CF1A12"/>
    <w:rsid w:val="00CF6B55"/>
    <w:rsid w:val="00CF736C"/>
    <w:rsid w:val="00CF7C51"/>
    <w:rsid w:val="00D013A1"/>
    <w:rsid w:val="00D02D07"/>
    <w:rsid w:val="00D02E15"/>
    <w:rsid w:val="00D03842"/>
    <w:rsid w:val="00D109E1"/>
    <w:rsid w:val="00D1160D"/>
    <w:rsid w:val="00D31200"/>
    <w:rsid w:val="00D34067"/>
    <w:rsid w:val="00D50CC4"/>
    <w:rsid w:val="00D54FAD"/>
    <w:rsid w:val="00D55549"/>
    <w:rsid w:val="00D55EC9"/>
    <w:rsid w:val="00D72327"/>
    <w:rsid w:val="00D7439A"/>
    <w:rsid w:val="00D8455A"/>
    <w:rsid w:val="00D84C93"/>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5790A"/>
    <w:rsid w:val="00E606E6"/>
    <w:rsid w:val="00E60EFC"/>
    <w:rsid w:val="00E700F4"/>
    <w:rsid w:val="00E73665"/>
    <w:rsid w:val="00E73874"/>
    <w:rsid w:val="00E75184"/>
    <w:rsid w:val="00E7558A"/>
    <w:rsid w:val="00E772D4"/>
    <w:rsid w:val="00E8086E"/>
    <w:rsid w:val="00E8587D"/>
    <w:rsid w:val="00E859E3"/>
    <w:rsid w:val="00E86CE9"/>
    <w:rsid w:val="00E93C65"/>
    <w:rsid w:val="00E94432"/>
    <w:rsid w:val="00E97BD5"/>
    <w:rsid w:val="00E97F53"/>
    <w:rsid w:val="00EA0624"/>
    <w:rsid w:val="00EA193A"/>
    <w:rsid w:val="00EA6287"/>
    <w:rsid w:val="00EB278A"/>
    <w:rsid w:val="00EB5854"/>
    <w:rsid w:val="00EB6215"/>
    <w:rsid w:val="00EB6750"/>
    <w:rsid w:val="00EC43B0"/>
    <w:rsid w:val="00EC6508"/>
    <w:rsid w:val="00ED3F8B"/>
    <w:rsid w:val="00ED596E"/>
    <w:rsid w:val="00ED5BC4"/>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246</Words>
  <Characters>77153</Characters>
  <Application>Microsoft Office Word</Application>
  <DocSecurity>0</DocSecurity>
  <Lines>642</Lines>
  <Paragraphs>1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3</cp:revision>
  <cp:lastPrinted>2022-06-21T16:35:00Z</cp:lastPrinted>
  <dcterms:created xsi:type="dcterms:W3CDTF">2022-01-30T17:17:00Z</dcterms:created>
  <dcterms:modified xsi:type="dcterms:W3CDTF">2022-06-2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bMGX0Bpu"/&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